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E236BA" w14:textId="701AACD5" w:rsidR="00FB0550" w:rsidRPr="00C87C85" w:rsidRDefault="00C87C85">
      <w:pPr>
        <w:rPr>
          <w:rFonts w:ascii="Times New Roman" w:hAnsi="Times New Roman" w:cs="Times New Roman"/>
          <w:sz w:val="24"/>
          <w:szCs w:val="24"/>
        </w:rPr>
      </w:pPr>
      <w:r w:rsidRPr="00C87C8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87C8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alfastore-1/xiaomi-redmi-9c-ram-4-64-ram-3-32-redmi-9a-ram-3-32-ram-2-32-grs-resmi-9a-2-32-non-gift/review","accessed":{"date-parts":[["2023","4","21"]]},"id":"ITEM-1","issued":{"date-parts":[["0"]]},"title":"Review Produk - XIAOMI REDMI 9C RAM 4 64 RAM 3 32 REDMI 9A RAM 3 32 RAM 2 32 GRS RESMI - 9a 2/32, Non-GIFT | Tokopedia","type":"webpage"},"uris":["http://www.mendeley.com/documents/?uuid=8828e457-4072-3a74-ab25-42e1023e8291"]}],"mendeley":{"formattedCitation":"(&lt;i&gt;Review Produk - XIAOMI REDMI 9C RAM 4 64 RAM 3 32 REDMI 9A RAM 3 32 RAM 2 32 GRS RESMI - 9a 2/32, Non-GIFT | Tokopedia&lt;/i&gt;, n.d.)","plainTextFormattedCitation":"(Review Produk - XIAOMI REDMI 9C RAM 4 64 RAM 3 32 REDMI 9A RAM 3 32 RAM 2 32 GRS RESMI - 9a 2/32, Non-GIFT | Tokopedia, n.d.)","previouslyFormattedCitation":"(&lt;i&gt;Review Produk - XIAOMI REDMI 9C RAM 4 64 RAM 3 32 REDMI 9A RAM 3 32 RAM 2 32 GRS RESMI - 9a 2/32, Non-GIFT | Tokopedia&lt;/i&gt;, n.d.)"},"properties":{"noteIndex":0},"schema":"https://github.com/citation-style-language/schema/raw/master/csl-citation.json"}</w:instrText>
      </w:r>
      <w:r w:rsidRPr="00C87C85">
        <w:rPr>
          <w:rFonts w:ascii="Times New Roman" w:hAnsi="Times New Roman" w:cs="Times New Roman"/>
          <w:sz w:val="24"/>
          <w:szCs w:val="24"/>
        </w:rPr>
        <w:fldChar w:fldCharType="separate"/>
      </w:r>
      <w:r w:rsidRPr="00C87C85">
        <w:rPr>
          <w:rFonts w:ascii="Times New Roman" w:hAnsi="Times New Roman" w:cs="Times New Roman"/>
          <w:noProof/>
          <w:sz w:val="24"/>
          <w:szCs w:val="24"/>
        </w:rPr>
        <w:t>(</w:t>
      </w:r>
      <w:r w:rsidRPr="00C87C85">
        <w:rPr>
          <w:rFonts w:ascii="Times New Roman" w:hAnsi="Times New Roman" w:cs="Times New Roman"/>
          <w:i/>
          <w:noProof/>
          <w:sz w:val="24"/>
          <w:szCs w:val="24"/>
        </w:rPr>
        <w:t>Review Produk - XIAOMI REDMI 9C RAM 4 64 RAM 3 32 REDMI 9A RAM 3 32 RAM 2 32 GRS RESMI - 9a 2/32, Non-GIFT | Tokopedia</w:t>
      </w:r>
      <w:r w:rsidRPr="00C87C85">
        <w:rPr>
          <w:rFonts w:ascii="Times New Roman" w:hAnsi="Times New Roman" w:cs="Times New Roman"/>
          <w:noProof/>
          <w:sz w:val="24"/>
          <w:szCs w:val="24"/>
        </w:rPr>
        <w:t>, n.d.)</w:t>
      </w:r>
      <w:r w:rsidRPr="00C87C8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A6C4898" w14:textId="77777777" w:rsidR="00C87C85" w:rsidRPr="00C87C85" w:rsidRDefault="00C87C85">
      <w:pPr>
        <w:rPr>
          <w:rFonts w:ascii="Times New Roman" w:hAnsi="Times New Roman" w:cs="Times New Roman"/>
          <w:sz w:val="24"/>
          <w:szCs w:val="24"/>
        </w:rPr>
      </w:pPr>
    </w:p>
    <w:p w14:paraId="6738C153" w14:textId="0C61524A" w:rsidR="00C87C85" w:rsidRPr="00C87C85" w:rsidRDefault="00C87C85" w:rsidP="00C87C8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87C8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C87C85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C87C85">
        <w:rPr>
          <w:rFonts w:ascii="Times New Roman" w:hAnsi="Times New Roman" w:cs="Times New Roman"/>
          <w:sz w:val="24"/>
          <w:szCs w:val="24"/>
        </w:rPr>
        <w:fldChar w:fldCharType="separate"/>
      </w:r>
      <w:r w:rsidRPr="00C87C85">
        <w:rPr>
          <w:rFonts w:ascii="Times New Roman" w:hAnsi="Times New Roman" w:cs="Times New Roman"/>
          <w:i/>
          <w:iCs/>
          <w:noProof/>
          <w:sz w:val="24"/>
          <w:szCs w:val="28"/>
        </w:rPr>
        <w:t>Review Produk - XIAOMI REDMI 9C RAM 4 64 RAM 3 32 REDMI 9A RAM 3 32 RAM 2 32 GRS RESMI - 9a 2/32, Non-GIFT | Tokopedia</w:t>
      </w:r>
      <w:r w:rsidRPr="00C87C85">
        <w:rPr>
          <w:rFonts w:ascii="Times New Roman" w:hAnsi="Times New Roman" w:cs="Times New Roman"/>
          <w:noProof/>
          <w:sz w:val="24"/>
          <w:szCs w:val="28"/>
        </w:rPr>
        <w:t>. (n.d.). Retrieved April 21, 2023, from https://www.tokopedia.com/alfastore-1/xiaomi-redmi-9c-ram-4-64-ram-3-32-redmi-9a-ram-3-32-ram-2-32-grs-resmi-9a-2-32-non-gift/review</w:t>
      </w:r>
    </w:p>
    <w:p w14:paraId="3960B2A1" w14:textId="409417C9" w:rsidR="00C87C85" w:rsidRPr="00C87C85" w:rsidRDefault="00C87C85">
      <w:pPr>
        <w:rPr>
          <w:rFonts w:ascii="Times New Roman" w:hAnsi="Times New Roman" w:cs="Times New Roman"/>
          <w:sz w:val="24"/>
          <w:szCs w:val="24"/>
        </w:rPr>
      </w:pPr>
      <w:r w:rsidRPr="00C87C8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C87C85" w:rsidRPr="00C87C8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A5022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A5022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87C85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C3BEC07"/>
  <w15:chartTrackingRefBased/>
  <w15:docId w15:val="{D6956C96-241C-4279-8F07-695528CD9C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9EE9C1-392D-48EA-82DD-3295B20108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41</Words>
  <Characters>1377</Characters>
  <Application>Microsoft Office Word</Application>
  <DocSecurity>0</DocSecurity>
  <Lines>11</Lines>
  <Paragraphs>3</Paragraphs>
  <ScaleCrop>false</ScaleCrop>
  <Company/>
  <LinksUpToDate>false</LinksUpToDate>
  <CharactersWithSpaces>1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1T08:10:00Z</dcterms:created>
  <dcterms:modified xsi:type="dcterms:W3CDTF">2023-04-21T08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